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59587539"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79518A">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603EF95D" w14:textId="77777777" w:rsidR="0079518A" w:rsidRPr="0079518A" w:rsidRDefault="0079518A" w:rsidP="0079518A">
      <w:pPr>
        <w:pStyle w:val="NormalWeb"/>
        <w:rPr>
          <w:sz w:val="20"/>
          <w:szCs w:val="20"/>
        </w:rPr>
      </w:pPr>
      <w:r w:rsidRPr="0079518A">
        <w:rPr>
          <w:sz w:val="20"/>
          <w:szCs w:val="20"/>
        </w:rPr>
        <w:t>Egyptians valued th</w:t>
      </w:r>
      <w:bookmarkStart w:id="99" w:name="_GoBack"/>
      <w:bookmarkEnd w:id="99"/>
      <w:r w:rsidRPr="0079518A">
        <w:rPr>
          <w:sz w:val="20"/>
          <w:szCs w:val="20"/>
        </w:rPr>
        <w:t>eir jewellery very highly, therefore goldsmithing is the best fit for the Egyptian level, as it can be tied to history and culture of the Egyptians, they adorned their jewellery with valued stones, the most valuable stones were Lapis Lazuli Obsidian, garnet, rock crystal and carnelian, pearls and emeralds were the more common stones</w:t>
      </w:r>
    </w:p>
    <w:p w14:paraId="6AF151F4" w14:textId="77777777" w:rsidR="0079518A" w:rsidRPr="0079518A" w:rsidRDefault="0079518A" w:rsidP="0079518A">
      <w:pPr>
        <w:pStyle w:val="NormalWeb"/>
        <w:rPr>
          <w:sz w:val="20"/>
          <w:szCs w:val="20"/>
        </w:rPr>
      </w:pPr>
      <w:r w:rsidRPr="0079518A">
        <w:rPr>
          <w:sz w:val="20"/>
          <w:szCs w:val="20"/>
        </w:rPr>
        <w:t xml:space="preserve">Iron Meteor necklace The Egyptians found iron from meteorites, an example of this are 9 beads, these 9 beads were strung together into a necklace, this was done by hammering the iron into thin sheets, then rolled into tubes, this is one of the few examples of jewellery making using iron. </w:t>
      </w:r>
    </w:p>
    <w:p w14:paraId="46E1F06E" w14:textId="77777777" w:rsidR="0079518A" w:rsidRPr="0079518A" w:rsidRDefault="0079518A" w:rsidP="0079518A">
      <w:pPr>
        <w:pStyle w:val="NormalWeb"/>
        <w:rPr>
          <w:sz w:val="20"/>
          <w:szCs w:val="20"/>
        </w:rPr>
      </w:pPr>
      <w:r w:rsidRPr="0079518A">
        <w:rPr>
          <w:sz w:val="20"/>
          <w:szCs w:val="20"/>
        </w:rPr>
        <w:t>The Death mask of Tutankhamun is a world famous symbol of ancient Egypt, it is created with layers of gold, Egypt could have some gold-</w:t>
      </w:r>
      <w:proofErr w:type="spellStart"/>
      <w:r w:rsidRPr="0079518A">
        <w:rPr>
          <w:sz w:val="20"/>
          <w:szCs w:val="20"/>
        </w:rPr>
        <w:t>smithing</w:t>
      </w:r>
      <w:proofErr w:type="spellEnd"/>
      <w:r w:rsidRPr="0079518A">
        <w:rPr>
          <w:sz w:val="20"/>
          <w:szCs w:val="20"/>
        </w:rP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 around the collar</w:t>
      </w:r>
    </w:p>
    <w:p w14:paraId="64D1904A" w14:textId="77777777" w:rsidR="0079518A" w:rsidRPr="0079518A" w:rsidRDefault="0079518A" w:rsidP="0079518A">
      <w:pPr>
        <w:pStyle w:val="NormalWeb"/>
        <w:rPr>
          <w:sz w:val="20"/>
          <w:szCs w:val="20"/>
        </w:rPr>
      </w:pPr>
      <w:r w:rsidRPr="0079518A">
        <w:rPr>
          <w:sz w:val="20"/>
          <w:szCs w:val="20"/>
        </w:rPr>
        <w:t>Protective Amulets Used by the Egyptians as charms to give them protection or power. Made of gold and jewels infused in, came in various shapes such as humans, rams, falcons, Scarabs, etc. Heart Scarabs 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100" w:name="_Toc21691842"/>
      <w:r w:rsidRPr="006D242C">
        <w:rPr>
          <w:sz w:val="28"/>
          <w:lang w:val="en-GB"/>
        </w:rPr>
        <w:t>Medieval Age</w:t>
      </w:r>
      <w:bookmarkEnd w:id="100"/>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1" w:name="_Toc21691843"/>
      <w:r w:rsidRPr="006D242C">
        <w:rPr>
          <w:sz w:val="28"/>
          <w:lang w:val="en-GB"/>
        </w:rPr>
        <w:t>Industrial Age</w:t>
      </w:r>
      <w:bookmarkEnd w:id="101"/>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2" w:name="_Toc21691844"/>
      <w:r w:rsidRPr="006D242C">
        <w:rPr>
          <w:sz w:val="28"/>
          <w:lang w:val="en-GB"/>
        </w:rPr>
        <w:t>Modern Age</w:t>
      </w:r>
      <w:bookmarkEnd w:id="102"/>
    </w:p>
    <w:p w14:paraId="241A10DC" w14:textId="439E3A99" w:rsidR="00FB2C3F" w:rsidRDefault="000F3D26" w:rsidP="000F3D26">
      <w:pPr>
        <w:jc w:val="center"/>
        <w:rPr>
          <w:b/>
          <w:bCs/>
          <w:lang w:val="en-GB"/>
        </w:rPr>
      </w:pPr>
      <w:r>
        <w:rPr>
          <w:b/>
          <w:bCs/>
          <w:lang w:val="en-GB"/>
        </w:rPr>
        <w:t>America</w:t>
      </w:r>
    </w:p>
    <w:p w14:paraId="283AD47A" w14:textId="73F61E70" w:rsidR="0079518A" w:rsidRDefault="0079518A" w:rsidP="000F3D26">
      <w:pPr>
        <w:jc w:val="center"/>
        <w:rPr>
          <w:b/>
          <w:bCs/>
          <w:lang w:val="en-GB"/>
        </w:rPr>
      </w:pPr>
    </w:p>
    <w:p w14:paraId="03872D68" w14:textId="77777777" w:rsidR="0079518A" w:rsidRDefault="0079518A" w:rsidP="0079518A">
      <w:pPr>
        <w:pStyle w:val="Heading1"/>
        <w:jc w:val="left"/>
        <w:rPr>
          <w:sz w:val="40"/>
          <w:lang w:val="en-GB"/>
        </w:rPr>
      </w:pPr>
      <w:r>
        <w:rPr>
          <w:sz w:val="40"/>
          <w:lang w:val="en-GB"/>
        </w:rPr>
        <w:t>Art style</w:t>
      </w:r>
    </w:p>
    <w:p w14:paraId="73E59D62" w14:textId="77777777" w:rsidR="0079518A" w:rsidRPr="00667352" w:rsidRDefault="0079518A" w:rsidP="0079518A">
      <w:pPr>
        <w:jc w:val="center"/>
        <w:rPr>
          <w:b/>
          <w:lang w:val="en-GB"/>
        </w:rPr>
      </w:pPr>
      <w:r w:rsidRPr="00667352">
        <w:rPr>
          <w:b/>
          <w:lang w:val="en-GB"/>
        </w:rPr>
        <w:t>Mesopotamia</w:t>
      </w:r>
    </w:p>
    <w:p w14:paraId="4AD3B80E" w14:textId="77777777" w:rsidR="0079518A" w:rsidRPr="00667352" w:rsidRDefault="0079518A" w:rsidP="0079518A">
      <w:pPr>
        <w:jc w:val="center"/>
        <w:rPr>
          <w:b/>
          <w:lang w:val="en-GB"/>
        </w:rPr>
      </w:pPr>
      <w:r w:rsidRPr="00667352">
        <w:rPr>
          <w:b/>
          <w:lang w:val="en-GB"/>
        </w:rPr>
        <w:t>Japan</w:t>
      </w:r>
    </w:p>
    <w:p w14:paraId="3748C9E0" w14:textId="77777777" w:rsidR="0079518A" w:rsidRPr="00667352" w:rsidRDefault="0079518A" w:rsidP="0079518A">
      <w:pPr>
        <w:jc w:val="center"/>
        <w:rPr>
          <w:b/>
          <w:lang w:val="en-GB"/>
        </w:rPr>
      </w:pPr>
      <w:r w:rsidRPr="00667352">
        <w:rPr>
          <w:b/>
          <w:lang w:val="en-GB"/>
        </w:rPr>
        <w:t>France</w:t>
      </w:r>
    </w:p>
    <w:p w14:paraId="7E757994" w14:textId="77777777" w:rsidR="0079518A" w:rsidRDefault="0079518A" w:rsidP="0079518A">
      <w:pPr>
        <w:jc w:val="center"/>
        <w:rPr>
          <w:b/>
          <w:lang w:val="en-GB"/>
        </w:rPr>
      </w:pPr>
      <w:r w:rsidRPr="00667352">
        <w:rPr>
          <w:b/>
          <w:lang w:val="en-GB"/>
        </w:rPr>
        <w:t>Egypt</w:t>
      </w:r>
    </w:p>
    <w:p w14:paraId="7BC60F7C" w14:textId="77777777" w:rsidR="0079518A" w:rsidRDefault="0079518A" w:rsidP="0079518A">
      <w:pPr>
        <w:rPr>
          <w:b/>
          <w:lang w:val="en-GB"/>
        </w:rPr>
      </w:pPr>
    </w:p>
    <w:p w14:paraId="784CF776" w14:textId="77777777" w:rsidR="0079518A" w:rsidRPr="00E9077E" w:rsidRDefault="0079518A" w:rsidP="0079518A">
      <w:pPr>
        <w:rPr>
          <w:lang w:val="en-GB"/>
        </w:rPr>
      </w:pPr>
      <w:r>
        <w:rPr>
          <w:noProof/>
        </w:rPr>
        <w:drawing>
          <wp:inline distT="0" distB="0" distL="0" distR="0" wp14:anchorId="71461893" wp14:editId="2929A7B5">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3BBE6DF7" w14:textId="77777777" w:rsidR="0079518A" w:rsidRPr="00E9077E" w:rsidRDefault="0079518A" w:rsidP="0079518A">
      <w:pPr>
        <w:rPr>
          <w:lang w:val="en-GB"/>
        </w:rPr>
      </w:pPr>
      <w:r>
        <w:rPr>
          <w:noProof/>
        </w:rPr>
        <w:lastRenderedPageBreak/>
        <w:drawing>
          <wp:inline distT="0" distB="0" distL="0" distR="0" wp14:anchorId="3E138F50" wp14:editId="0F6DD19F">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138D7F90" w14:textId="77777777" w:rsidR="0079518A" w:rsidRPr="00667352" w:rsidRDefault="0079518A" w:rsidP="0079518A">
      <w:pPr>
        <w:jc w:val="center"/>
        <w:rPr>
          <w:b/>
          <w:lang w:val="en-GB"/>
        </w:rPr>
      </w:pPr>
      <w:r w:rsidRPr="00667352">
        <w:rPr>
          <w:b/>
          <w:lang w:val="en-GB"/>
        </w:rPr>
        <w:t>America</w:t>
      </w:r>
    </w:p>
    <w:p w14:paraId="36638131" w14:textId="77777777" w:rsidR="0079518A" w:rsidRDefault="0079518A" w:rsidP="0079518A">
      <w:pPr>
        <w:jc w:val="right"/>
        <w:rPr>
          <w:lang w:val="en-GB"/>
        </w:rPr>
      </w:pPr>
    </w:p>
    <w:p w14:paraId="22601263" w14:textId="77777777" w:rsidR="0079518A" w:rsidRDefault="0079518A" w:rsidP="0079518A">
      <w:pPr>
        <w:rPr>
          <w:lang w:val="en-GB"/>
        </w:rPr>
      </w:pPr>
    </w:p>
    <w:p w14:paraId="5AAE34C8" w14:textId="77777777" w:rsidR="0079518A" w:rsidRDefault="0079518A" w:rsidP="0079518A">
      <w:pPr>
        <w:pStyle w:val="Heading1"/>
        <w:jc w:val="left"/>
        <w:rPr>
          <w:sz w:val="40"/>
          <w:lang w:val="en-GB"/>
        </w:rPr>
      </w:pPr>
      <w:r>
        <w:rPr>
          <w:sz w:val="40"/>
          <w:lang w:val="en-GB"/>
        </w:rPr>
        <w:t>Mood boards</w:t>
      </w:r>
    </w:p>
    <w:p w14:paraId="682BCE2C" w14:textId="77777777" w:rsidR="0079518A" w:rsidRPr="00CC24DD" w:rsidRDefault="0079518A" w:rsidP="0079518A">
      <w:pPr>
        <w:jc w:val="center"/>
        <w:rPr>
          <w:b/>
          <w:lang w:val="en-GB"/>
        </w:rPr>
      </w:pPr>
      <w:r w:rsidRPr="00CC24DD">
        <w:rPr>
          <w:b/>
          <w:lang w:val="en-GB"/>
        </w:rPr>
        <w:t>Arty style</w:t>
      </w:r>
    </w:p>
    <w:p w14:paraId="73914EF0" w14:textId="77777777" w:rsidR="0079518A" w:rsidRPr="00CC24DD" w:rsidRDefault="0079518A" w:rsidP="0079518A">
      <w:pPr>
        <w:jc w:val="center"/>
        <w:rPr>
          <w:b/>
          <w:lang w:val="en-GB"/>
        </w:rPr>
      </w:pPr>
      <w:r w:rsidRPr="00CC24DD">
        <w:rPr>
          <w:b/>
          <w:lang w:val="en-GB"/>
        </w:rPr>
        <w:t>Levels</w:t>
      </w:r>
    </w:p>
    <w:p w14:paraId="288E4F0A" w14:textId="77777777" w:rsidR="0079518A" w:rsidRPr="00CC24DD" w:rsidRDefault="0079518A" w:rsidP="0079518A">
      <w:pPr>
        <w:jc w:val="center"/>
        <w:rPr>
          <w:b/>
          <w:lang w:val="en-GB"/>
        </w:rPr>
      </w:pPr>
      <w:r w:rsidRPr="00CC24DD">
        <w:rPr>
          <w:b/>
          <w:lang w:val="en-GB"/>
        </w:rPr>
        <w:t xml:space="preserve">Colour </w:t>
      </w:r>
      <w:proofErr w:type="spellStart"/>
      <w:r w:rsidRPr="00CC24DD">
        <w:rPr>
          <w:b/>
          <w:lang w:val="en-GB"/>
        </w:rPr>
        <w:t>Pallete</w:t>
      </w:r>
      <w:proofErr w:type="spellEnd"/>
    </w:p>
    <w:p w14:paraId="767B043A" w14:textId="77777777" w:rsidR="0079518A" w:rsidRDefault="0079518A" w:rsidP="0079518A">
      <w:pPr>
        <w:rPr>
          <w:lang w:val="en-GB"/>
        </w:rPr>
      </w:pPr>
    </w:p>
    <w:p w14:paraId="685E1DDA" w14:textId="77777777" w:rsidR="0079518A" w:rsidRDefault="0079518A" w:rsidP="0079518A">
      <w:pPr>
        <w:pStyle w:val="Heading1"/>
        <w:jc w:val="left"/>
        <w:rPr>
          <w:sz w:val="40"/>
          <w:lang w:val="en-GB"/>
        </w:rPr>
      </w:pPr>
      <w:r>
        <w:rPr>
          <w:sz w:val="40"/>
          <w:lang w:val="en-GB"/>
        </w:rPr>
        <w:t>Design Layouts</w:t>
      </w:r>
    </w:p>
    <w:p w14:paraId="7DAC2CE7" w14:textId="77777777" w:rsidR="0079518A" w:rsidRPr="00CC24DD" w:rsidRDefault="0079518A" w:rsidP="0079518A">
      <w:pPr>
        <w:rPr>
          <w:lang w:val="en-GB"/>
        </w:rPr>
      </w:pPr>
    </w:p>
    <w:p w14:paraId="51438BA9" w14:textId="77777777" w:rsidR="0079518A" w:rsidRDefault="0079518A" w:rsidP="0079518A">
      <w:pPr>
        <w:pStyle w:val="Heading1"/>
        <w:jc w:val="left"/>
        <w:rPr>
          <w:sz w:val="40"/>
          <w:lang w:val="en-GB"/>
        </w:rPr>
      </w:pPr>
      <w:r>
        <w:rPr>
          <w:sz w:val="40"/>
          <w:lang w:val="en-GB"/>
        </w:rPr>
        <w:t>Item Concepts</w:t>
      </w:r>
    </w:p>
    <w:p w14:paraId="2751A20C" w14:textId="77777777" w:rsidR="0079518A" w:rsidRDefault="0079518A" w:rsidP="0079518A">
      <w:pPr>
        <w:rPr>
          <w:lang w:val="en-GB"/>
        </w:rPr>
      </w:pPr>
    </w:p>
    <w:p w14:paraId="01C25D10" w14:textId="77777777" w:rsidR="0079518A" w:rsidRPr="006D242C" w:rsidRDefault="0079518A" w:rsidP="0079518A">
      <w:pPr>
        <w:pStyle w:val="Heading1"/>
        <w:jc w:val="left"/>
        <w:rPr>
          <w:sz w:val="40"/>
          <w:lang w:val="en-GB"/>
        </w:rPr>
      </w:pPr>
      <w:r>
        <w:rPr>
          <w:sz w:val="40"/>
          <w:lang w:val="en-GB"/>
        </w:rPr>
        <w:t>UI Concepts</w:t>
      </w:r>
    </w:p>
    <w:p w14:paraId="1878D2DB" w14:textId="77777777" w:rsidR="0079518A" w:rsidRPr="00CC24DD" w:rsidRDefault="0079518A" w:rsidP="0079518A">
      <w:pPr>
        <w:rPr>
          <w:lang w:val="en-GB"/>
        </w:rPr>
      </w:pPr>
    </w:p>
    <w:p w14:paraId="6E3DDD32" w14:textId="77777777" w:rsidR="0079518A" w:rsidRPr="00CC24DD" w:rsidRDefault="0079518A" w:rsidP="0079518A">
      <w:pPr>
        <w:rPr>
          <w:lang w:val="en-GB"/>
        </w:rPr>
      </w:pPr>
    </w:p>
    <w:p w14:paraId="565BBC80" w14:textId="77777777" w:rsidR="0079518A" w:rsidRPr="00CC24DD" w:rsidRDefault="0079518A" w:rsidP="0079518A">
      <w:pPr>
        <w:rPr>
          <w:lang w:val="en-GB"/>
        </w:rPr>
      </w:pPr>
    </w:p>
    <w:p w14:paraId="185B65BA" w14:textId="77777777" w:rsidR="0079518A" w:rsidRPr="00CC24DD" w:rsidRDefault="0079518A" w:rsidP="0079518A">
      <w:pPr>
        <w:rPr>
          <w:lang w:val="en-GB"/>
        </w:rPr>
      </w:pPr>
    </w:p>
    <w:p w14:paraId="055A4147" w14:textId="77777777" w:rsidR="0079518A" w:rsidRPr="00CC24DD" w:rsidRDefault="0079518A" w:rsidP="0079518A">
      <w:pPr>
        <w:rPr>
          <w:lang w:val="en-GB"/>
        </w:rPr>
      </w:pPr>
    </w:p>
    <w:p w14:paraId="7286F6D0" w14:textId="77777777" w:rsidR="0079518A" w:rsidRDefault="0079518A" w:rsidP="0079518A">
      <w:pPr>
        <w:rPr>
          <w:lang w:val="en-GB"/>
        </w:rPr>
      </w:pPr>
    </w:p>
    <w:p w14:paraId="3EB78857" w14:textId="77777777" w:rsidR="0079518A" w:rsidRPr="00CC24DD" w:rsidRDefault="0079518A" w:rsidP="0079518A">
      <w:pPr>
        <w:rPr>
          <w:lang w:val="en-GB"/>
        </w:rPr>
      </w:pPr>
    </w:p>
    <w:p w14:paraId="21F65856" w14:textId="77777777" w:rsidR="0079518A" w:rsidRPr="000F3D26" w:rsidRDefault="0079518A" w:rsidP="0079518A">
      <w:pPr>
        <w:rPr>
          <w:lang w:val="en-GB"/>
        </w:rPr>
      </w:pPr>
    </w:p>
    <w:p w14:paraId="43FAB1E3" w14:textId="02A78FD9" w:rsidR="0079518A" w:rsidRDefault="0079518A" w:rsidP="0079518A">
      <w:pPr>
        <w:rPr>
          <w:b/>
          <w:bCs/>
          <w:lang w:val="en-GB"/>
        </w:rPr>
      </w:pPr>
      <w:r w:rsidRPr="006D242C">
        <w:rPr>
          <w:lang w:val="en-GB"/>
        </w:rPr>
        <w:br w:type="page"/>
      </w:r>
    </w:p>
    <w:p w14:paraId="32DACF20" w14:textId="77777777" w:rsidR="000F3D26" w:rsidRPr="000F3D26" w:rsidRDefault="000F3D26" w:rsidP="000F3D26">
      <w:pPr>
        <w:rPr>
          <w:lang w:val="en-GB"/>
        </w:rPr>
      </w:pPr>
    </w:p>
    <w:p w14:paraId="64DD8ACA" w14:textId="77777777" w:rsidR="008D609E" w:rsidRPr="006D242C" w:rsidRDefault="00FE7922" w:rsidP="003924F2">
      <w:pPr>
        <w:spacing w:line="360" w:lineRule="auto"/>
        <w:rPr>
          <w:lang w:val="en-GB"/>
        </w:rPr>
      </w:pPr>
      <w:r w:rsidRPr="006D242C">
        <w:rPr>
          <w:lang w:val="en-GB"/>
        </w:rPr>
        <w:br w:type="page"/>
      </w: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77777777" w:rsidR="008D609E" w:rsidRPr="006D242C" w:rsidRDefault="00FE7922">
      <w:pPr>
        <w:pStyle w:val="Heading2"/>
        <w:jc w:val="left"/>
        <w:rPr>
          <w:sz w:val="28"/>
          <w:lang w:val="en-GB"/>
        </w:rPr>
      </w:pPr>
      <w:bookmarkStart w:id="110" w:name="_Toc21691852"/>
      <w:r w:rsidRPr="006D242C">
        <w:rPr>
          <w:sz w:val="28"/>
          <w:lang w:val="en-GB"/>
        </w:rPr>
        <w:t>World Editing Detail #2</w:t>
      </w:r>
      <w:bookmarkEnd w:id="110"/>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6195652B" w14:textId="77777777" w:rsidR="008D609E" w:rsidRPr="006D242C" w:rsidRDefault="00FE7922">
      <w:pPr>
        <w:rPr>
          <w:lang w:val="en-GB"/>
        </w:rPr>
      </w:pPr>
      <w:r w:rsidRPr="006D242C">
        <w:rPr>
          <w:lang w:val="en-GB"/>
        </w:rPr>
        <w:t>Drop anything you are working on and don’t have a good home for here.</w:t>
      </w: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77777777" w:rsidR="008D609E" w:rsidRPr="006D242C" w:rsidRDefault="00FE7922">
      <w:pPr>
        <w:rPr>
          <w:lang w:val="en-GB"/>
        </w:rPr>
      </w:pPr>
      <w:r w:rsidRPr="006D242C">
        <w:rPr>
          <w:lang w:val="en-GB"/>
        </w:rPr>
        <w:t>Crazy idea #2</w:t>
      </w: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1"/>
      <w:footerReference w:type="even" r:id="rId12"/>
      <w:footerReference w:type="default" r:id="rId13"/>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6A396" w14:textId="77777777" w:rsidR="007C48C6" w:rsidRDefault="007C48C6">
      <w:r>
        <w:separator/>
      </w:r>
    </w:p>
  </w:endnote>
  <w:endnote w:type="continuationSeparator" w:id="0">
    <w:p w14:paraId="45778915" w14:textId="77777777" w:rsidR="007C48C6" w:rsidRDefault="007C4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AF06347"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79518A">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A13455" w14:textId="77777777" w:rsidR="007C48C6" w:rsidRDefault="007C48C6">
      <w:r>
        <w:separator/>
      </w:r>
    </w:p>
  </w:footnote>
  <w:footnote w:type="continuationSeparator" w:id="0">
    <w:p w14:paraId="060A0967" w14:textId="77777777" w:rsidR="007C48C6" w:rsidRDefault="007C48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F3D26"/>
    <w:rsid w:val="000F51A4"/>
    <w:rsid w:val="001A124A"/>
    <w:rsid w:val="001B4202"/>
    <w:rsid w:val="001E7AA3"/>
    <w:rsid w:val="002B7129"/>
    <w:rsid w:val="002C604F"/>
    <w:rsid w:val="003302A9"/>
    <w:rsid w:val="003924F2"/>
    <w:rsid w:val="00546FFB"/>
    <w:rsid w:val="006D242C"/>
    <w:rsid w:val="0079518A"/>
    <w:rsid w:val="00795A9A"/>
    <w:rsid w:val="007C48C6"/>
    <w:rsid w:val="00827E54"/>
    <w:rsid w:val="00840008"/>
    <w:rsid w:val="00840D45"/>
    <w:rsid w:val="008D609E"/>
    <w:rsid w:val="00902C46"/>
    <w:rsid w:val="00C7232D"/>
    <w:rsid w:val="00CF0063"/>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paragraph" w:styleId="NormalWeb">
    <w:name w:val="Normal (Web)"/>
    <w:basedOn w:val="Normal"/>
    <w:uiPriority w:val="99"/>
    <w:semiHidden/>
    <w:unhideWhenUsed/>
    <w:rsid w:val="0079518A"/>
    <w:pPr>
      <w:spacing w:before="100" w:beforeAutospacing="1" w:after="100" w:afterAutospacing="1"/>
    </w:pPr>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8</TotalTime>
  <Pages>28</Pages>
  <Words>4760</Words>
  <Characters>271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0</cp:revision>
  <dcterms:created xsi:type="dcterms:W3CDTF">2015-07-05T22:22:00Z</dcterms:created>
  <dcterms:modified xsi:type="dcterms:W3CDTF">2019-11-07T10:58:00Z</dcterms:modified>
</cp:coreProperties>
</file>